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B749F2">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B749F2">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B749F2">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B749F2">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B749F2">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B749F2">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B749F2">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B749F2">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B749F2">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B749F2">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B749F2">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B749F2">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B749F2">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B749F2">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B749F2">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B749F2">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B749F2">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B749F2">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B749F2">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B749F2">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B749F2">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B749F2">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B749F2">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B749F2">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B749F2">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B749F2">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B749F2">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B749F2">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B749F2">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B749F2">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B749F2">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B749F2">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B749F2">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B749F2">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B749F2">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como comprar livros ou assistir algum filme ou (</w:t>
      </w:r>
      <w:proofErr w:type="spellStart"/>
      <w:r>
        <w:t>ii</w:t>
      </w:r>
      <w:proofErr w:type="spellEnd"/>
      <w:r>
        <w:t xml:space="preserve">)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pt;height:194.2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proofErr w:type="spellStart"/>
      <w:r w:rsidRPr="00682EC2">
        <w:rPr>
          <w:i/>
          <w:iCs/>
        </w:rPr>
        <w:t>proceedings</w:t>
      </w:r>
      <w:proofErr w:type="spellEnd"/>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8.55pt;height:201.8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proofErr w:type="spellStart"/>
      <w:r w:rsidRPr="00EB453E">
        <w:rPr>
          <w:i/>
          <w:iCs/>
        </w:rPr>
        <w:t>journals</w:t>
      </w:r>
      <w:proofErr w:type="spellEnd"/>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1.45pt;height:198.5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35pt;height:126.5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45pt;height:210pt;visibility:visible;mso-width-percent:0;mso-height-percent:0;mso-width-percent:0;mso-height-percent:0" o:ole="">
            <v:imagedata r:id="rId18" o:title=""/>
            <o:lock v:ext="edit" aspectratio="f"/>
          </v:shape>
          <o:OLEObject Type="Embed" ProgID="Excel.Sheet.8" ShapeID="Gráfico 7" DrawAspect="Content" ObjectID="_1669056947"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6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w:t>
      </w:r>
      <w:proofErr w:type="gramStart"/>
      <w:r>
        <w:t>Cozinhar</w:t>
      </w:r>
      <w:proofErr w:type="gramEnd"/>
      <w:r>
        <w:t xml:space="preserve">,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w:t>
      </w:r>
      <w:proofErr w:type="gramStart"/>
      <w:r>
        <w:t xml:space="preserve">cada </w:t>
      </w:r>
      <w:r w:rsidRPr="00320A49">
        <w:rPr>
          <w:i/>
        </w:rPr>
        <w:t>playlist</w:t>
      </w:r>
      <w:proofErr w:type="gramEnd"/>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2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FD2ADA">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lastRenderedPageBreak/>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w:t>
      </w:r>
      <w:proofErr w:type="gramStart"/>
      <w:r>
        <w:t>capitulo</w:t>
      </w:r>
      <w:proofErr w:type="gramEnd"/>
      <w:r>
        <w:t xml:space="preserve">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2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93670B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4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B749F2">
        <w:rPr>
          <w:noProof/>
          <w:position w:val="-20"/>
        </w:rPr>
        <w:pict w14:anchorId="5212CD89">
          <v:shape id="_x0000_i1034" type="#_x0000_t75" alt="" style="width:6.55pt;height:21.2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B749F2">
        <w:rPr>
          <w:noProof/>
          <w:position w:val="-20"/>
        </w:rPr>
        <w:pict w14:anchorId="7097E063">
          <v:shape id="_x0000_i1035" type="#_x0000_t75" alt="" style="width:6.55pt;height:21.25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FD2ADA">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2036768E"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r w:rsidR="008C19D4">
        <w:t>Para utilizá-la</w:t>
      </w:r>
      <w:r w:rsidR="00F93095">
        <w:t xml:space="preserve">, o usuário </w:t>
      </w:r>
      <w:r w:rsidR="008C19D4">
        <w:t>poderia</w:t>
      </w:r>
      <w:r w:rsidR="00F93095">
        <w:t xml:space="preserve"> escolher suas músicas n</w:t>
      </w:r>
      <w:r w:rsidR="008C19D4">
        <w:t>a aplicação do Spotify</w:t>
      </w:r>
      <w:r w:rsidR="00F93095">
        <w:t xml:space="preserve">, </w:t>
      </w:r>
      <w:r w:rsidR="00427348">
        <w:t>adicioná-las</w:t>
      </w:r>
      <w:r w:rsidR="00F93095">
        <w:t xml:space="preserve"> a lista de reprodução e então ela </w:t>
      </w:r>
      <w:r w:rsidR="007B2125">
        <w:t>tocá-la</w:t>
      </w:r>
      <w:r w:rsidR="008C19D4">
        <w:t>s</w:t>
      </w:r>
      <w:r w:rsidR="00F93095">
        <w:t xml:space="preserve"> na aplicação</w:t>
      </w:r>
      <w:r w:rsidR="007D2891">
        <w:t>.</w:t>
      </w:r>
      <w:r w:rsidR="00F93095">
        <w:t xml:space="preserve"> </w:t>
      </w:r>
      <w:r w:rsidR="007D2891">
        <w:t>O</w:t>
      </w:r>
      <w:r w:rsidR="00F93095">
        <w:t xml:space="preserve">nde é salvo </w:t>
      </w:r>
      <w:r w:rsidR="007D5CC3">
        <w:t xml:space="preserve">os eventos do </w:t>
      </w:r>
      <w:r w:rsidR="007D5CC3" w:rsidRPr="00D1612E">
        <w:rPr>
          <w:i/>
          <w:iCs w:val="0"/>
        </w:rPr>
        <w:t>player</w:t>
      </w:r>
      <w:r w:rsidR="007B2125">
        <w:t xml:space="preserve">, gosto e desgosto da </w:t>
      </w:r>
      <w:r w:rsidR="009214E5">
        <w:t>música</w:t>
      </w:r>
      <w:r w:rsidR="007B2125">
        <w:t xml:space="preserve"> </w:t>
      </w:r>
      <w:r w:rsidR="008C19D4">
        <w:t>em reprodução</w:t>
      </w:r>
      <w:r w:rsidR="00F93095">
        <w:t>.</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25pt;height:326.75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35pt;height:327.25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F514A13" w:rsidR="00A85103" w:rsidRDefault="00A85103" w:rsidP="00BF30D2">
      <w:r>
        <w:lastRenderedPageBreak/>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0.5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65pt;height:330.5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lastRenderedPageBreak/>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lastRenderedPageBreak/>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AC1D7D"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AC1D7D" w:rsidP="00BF30D2">
            <w:r>
              <w:rPr>
                <w:noProof/>
              </w:rPr>
              <w:pict w14:anchorId="6CD9133A">
                <v:shape id="Imagem 16" o:spid="_x0000_i1041" type="#_x0000_t75" alt="" style="width:216.55pt;height:453.8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w:t>
      </w:r>
      <w:r>
        <w:lastRenderedPageBreak/>
        <w:t xml:space="preserve">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w:t>
      </w:r>
      <w:r>
        <w:lastRenderedPageBreak/>
        <w:t xml:space="preserve">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636CA15B" w:rsidR="003845C7" w:rsidRDefault="003845C7" w:rsidP="00BF30D2">
      <w:pPr>
        <w:pStyle w:val="Ttulo3"/>
      </w:pPr>
      <w:bookmarkStart w:id="147" w:name="_Toc55830757"/>
      <w:r>
        <w:t xml:space="preserve">Coleta do </w:t>
      </w:r>
      <w:proofErr w:type="spellStart"/>
      <w:r>
        <w:t>Firebase</w:t>
      </w:r>
      <w:bookmarkEnd w:id="145"/>
      <w:bookmarkEnd w:id="146"/>
      <w:bookmarkEnd w:id="147"/>
      <w:proofErr w:type="spellEnd"/>
    </w:p>
    <w:p w14:paraId="5B4B91CA" w14:textId="27D1E4CA"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372799FB" w:rsidR="007152F5" w:rsidRDefault="00AC1D7D" w:rsidP="00BF30D2">
      <w:pPr>
        <w:pStyle w:val="Legenda"/>
      </w:pPr>
      <w:r>
        <w:rPr>
          <w:noProof/>
        </w:rPr>
        <w:pict w14:anchorId="48A9DA46">
          <v:shape id="Imagem 24" o:spid="_x0000_i1042" type="#_x0000_t75" alt="" style="width:453.8pt;height:222.55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fldSimple w:instr=" SEQ Figura \* ARABIC ">
        <w:r w:rsidR="00FD2ADA">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AC1D7D" w:rsidP="00BF30D2">
      <w:pPr>
        <w:pStyle w:val="Legenda"/>
      </w:pPr>
      <w:r>
        <w:rPr>
          <w:noProof/>
        </w:rPr>
        <w:pict w14:anchorId="5EDBE7D4">
          <v:shape id="Imagem 9" o:spid="_x0000_i1043" type="#_x0000_t75" alt="Image for post" style="width:256.3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fldSimple w:instr=" SEQ Quadro \* ARABIC ">
        <w:r w:rsidR="00FD2ADA">
          <w:rPr>
            <w:noProof/>
          </w:rPr>
          <w:t>3</w:t>
        </w:r>
      </w:fldSimple>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w:t>
      </w:r>
      <w:proofErr w:type="spellStart"/>
      <w:r w:rsidR="009C1A90">
        <w:t>Firebase</w:t>
      </w:r>
      <w:proofErr w:type="spellEnd"/>
      <w:r w:rsidR="009C1A90">
        <w:t xml:space="preserv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fldSimple w:instr=" SEQ Figura \* ARABIC ">
        <w:r w:rsidR="00FD2ADA">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25pt;height:104.2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fldSimple w:instr=" SEQ Figura \* ARABIC ">
        <w:r w:rsidR="00FD2ADA">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B749F2" w:rsidP="00BF30D2">
      <w:pPr>
        <w:pStyle w:val="Legenda"/>
      </w:pPr>
      <w:r>
        <w:rPr>
          <w:noProof/>
        </w:rPr>
        <w:pict w14:anchorId="0585FF0C">
          <v:shape id="Imagem 19" o:spid="_x0000_i1045" type="#_x0000_t75" alt="Uma imagem contendo Interface gráfica do usuário&#10;&#10;&#10;&#10;Descrição gerada automaticamente" style="width:405.8pt;height:83.4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fldSimple w:instr=" SEQ Figura \* ARABIC ">
        <w:r w:rsidR="00FD2ADA">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45pt;height:202.3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fldSimple w:instr=" SEQ Figura \* ARABIC ">
        <w:r w:rsidR="00FD2ADA">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B749F2" w:rsidP="00BF30D2">
      <w:pPr>
        <w:pStyle w:val="Legenda"/>
        <w:rPr>
          <w:noProof/>
        </w:rPr>
      </w:pPr>
      <w:r>
        <w:rPr>
          <w:noProof/>
        </w:rPr>
        <w:pict w14:anchorId="1016BF8E">
          <v:shape id="Imagem 21" o:spid="_x0000_i1047" type="#_x0000_t75" alt="Diagrama&#10;&#10;&#10;&#10;Descrição gerada automaticamente" style="width:270.55pt;height:83.4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fldSimple w:instr=" SEQ Figura \* ARABIC ">
        <w:r w:rsidR="00FD2ADA">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3.8pt;height:219.8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fldSimple w:instr=" SEQ Figura \* ARABIC ">
        <w:r w:rsidR="00FD2ADA">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AC1D7D" w:rsidP="00BF30D2">
      <w:pPr>
        <w:pStyle w:val="Legenda"/>
      </w:pPr>
      <w:r>
        <w:rPr>
          <w:noProof/>
        </w:rPr>
        <w:pict w14:anchorId="573846B7">
          <v:shape id="Imagem 25" o:spid="_x0000_i1049" type="#_x0000_t75" alt="" style="width:453.8pt;height:143.4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fldSimple w:instr=" SEQ Figura \* ARABIC ">
        <w:r w:rsidR="00FD2ADA">
          <w:rPr>
            <w:noProof/>
          </w:rPr>
          <w:t>21</w:t>
        </w:r>
      </w:fldSimple>
      <w:bookmarkEnd w:id="192"/>
      <w:r>
        <w:t xml:space="preserve"> - </w:t>
      </w:r>
      <w:r w:rsidRPr="00701AFE">
        <w:rPr>
          <w:noProof/>
        </w:rPr>
        <w:t>Visão macro do sistema LORS</w:t>
      </w:r>
      <w:bookmarkEnd w:id="193"/>
    </w:p>
    <w:p w14:paraId="7FF36383" w14:textId="6A3E95C1" w:rsidR="002C30AB" w:rsidRPr="00860C67" w:rsidRDefault="00AC1D7D" w:rsidP="00BF30D2">
      <w:pPr>
        <w:pStyle w:val="Legenda"/>
      </w:pPr>
      <w:r>
        <w:rPr>
          <w:noProof/>
        </w:rPr>
        <w:pict w14:anchorId="2C6999D0">
          <v:shape id="Imagem 32" o:spid="_x0000_i1050" type="#_x0000_t75" alt="" style="width:453.25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4"/>
      <w:bookmarkEnd w:id="195"/>
      <w:bookmarkEnd w:id="196"/>
    </w:p>
    <w:p w14:paraId="598A2396" w14:textId="4BBF31A5"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w:t>
      </w:r>
      <w:proofErr w:type="gramStart"/>
      <w:r>
        <w:t>O mesmo</w:t>
      </w:r>
      <w:proofErr w:type="gramEnd"/>
      <w:r>
        <w:t xml:space="preserve">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08"/>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fldSimple w:instr=" SEQ Quadro \* ARABIC ">
        <w:r w:rsidR="00FD2ADA">
          <w:rPr>
            <w:noProof/>
          </w:rPr>
          <w:t>4</w:t>
        </w:r>
      </w:fldSimple>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proofErr w:type="spellStart"/>
      <w:r w:rsidRPr="006921B6">
        <w:rPr>
          <w:i/>
        </w:rPr>
        <w:t>webapp</w:t>
      </w:r>
      <w:proofErr w:type="spellEnd"/>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proofErr w:type="gramStart"/>
      <w:r w:rsidRPr="004945EC">
        <w:rPr>
          <w:i/>
        </w:rPr>
        <w:t>playlists</w:t>
      </w:r>
      <w:proofErr w:type="gramEnd"/>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fldSimple w:instr=" SEQ Figura \* ARABIC ">
        <w:r w:rsidR="00FD2ADA">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5.8pt;height:243.8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5.8pt;height:236.2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fldSimple w:instr=" SEQ Quadro \* ARABIC ">
        <w:r w:rsidR="00FD2ADA">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77777777" w:rsidR="0054414A" w:rsidRDefault="0054414A" w:rsidP="0054414A">
      <w:pPr>
        <w:pStyle w:val="Legenda"/>
      </w:pPr>
      <w:bookmarkStart w:id="227" w:name="_Ref55798182"/>
      <w:bookmarkStart w:id="228" w:name="_Toc55830728"/>
      <w:r>
        <w:t xml:space="preserve">Quadro </w:t>
      </w:r>
      <w:r>
        <w:fldChar w:fldCharType="begin"/>
      </w:r>
      <w:r>
        <w:instrText xml:space="preserve"> SEQ Quadro \* ARABIC </w:instrText>
      </w:r>
      <w:r>
        <w:fldChar w:fldCharType="separate"/>
      </w:r>
      <w:r>
        <w:rPr>
          <w:noProof/>
        </w:rPr>
        <w:t>6</w:t>
      </w:r>
      <w:r>
        <w:rPr>
          <w:noProof/>
        </w:rPr>
        <w:fldChar w:fldCharType="end"/>
      </w:r>
      <w:bookmarkEnd w:id="227"/>
      <w:r>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0"/>
            <w:r>
              <w:t>180</w:t>
            </w:r>
            <w:commentRangeEnd w:id="230"/>
            <w:r>
              <w:rPr>
                <w:rStyle w:val="Refdecomentrio"/>
              </w:rPr>
              <w:commentReference w:id="230"/>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2"/>
            <w:r>
              <w:t>38</w:t>
            </w:r>
            <w:commentRangeEnd w:id="232"/>
            <w:r>
              <w:rPr>
                <w:rStyle w:val="Refdecomentrio"/>
              </w:rPr>
              <w:commentReference w:id="232"/>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fldSimple w:instr=" SEQ Quadro \* ARABIC ">
        <w:r w:rsidR="00FD2ADA">
          <w:rPr>
            <w:noProof/>
          </w:rPr>
          <w:t>7</w:t>
        </w:r>
      </w:fldSimple>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0" w:author="Érico Souza Loewe" w:date="2020-11-03T00:15:00Z" w:initials="ÉSL">
    <w:p w14:paraId="6F7D38EA" w14:textId="77777777" w:rsidR="0054414A" w:rsidRDefault="0054414A" w:rsidP="0054414A">
      <w:pPr>
        <w:pStyle w:val="Textodecomentrio"/>
      </w:pPr>
      <w:r>
        <w:rPr>
          <w:rStyle w:val="Refdecomentrio"/>
        </w:rPr>
        <w:annotationRef/>
      </w:r>
      <w:r>
        <w:t>Falso positivo (</w:t>
      </w:r>
      <w:proofErr w:type="gramStart"/>
      <w:r>
        <w:t>é</w:t>
      </w:r>
      <w:proofErr w:type="gramEnd"/>
      <w:r>
        <w:t xml:space="preserve"> mas não é)</w:t>
      </w:r>
    </w:p>
  </w:comment>
  <w:comment w:id="231"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2"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412376" w14:textId="77777777" w:rsidR="00B749F2" w:rsidRDefault="00B749F2" w:rsidP="00BF30D2">
      <w:r>
        <w:separator/>
      </w:r>
    </w:p>
    <w:p w14:paraId="2DFA18BF" w14:textId="77777777" w:rsidR="00B749F2" w:rsidRDefault="00B749F2" w:rsidP="00BF30D2"/>
    <w:p w14:paraId="6E9417AC" w14:textId="77777777" w:rsidR="00B749F2" w:rsidRDefault="00B749F2" w:rsidP="00BF30D2"/>
    <w:p w14:paraId="425D1BD8" w14:textId="77777777" w:rsidR="00B749F2" w:rsidRDefault="00B749F2" w:rsidP="00BF30D2"/>
    <w:p w14:paraId="0901F8C6" w14:textId="77777777" w:rsidR="00B749F2" w:rsidRDefault="00B749F2" w:rsidP="00BF30D2"/>
    <w:p w14:paraId="2BB18C76" w14:textId="77777777" w:rsidR="00B749F2" w:rsidRDefault="00B749F2" w:rsidP="00BF30D2"/>
    <w:p w14:paraId="55665E1D" w14:textId="77777777" w:rsidR="00B749F2" w:rsidRDefault="00B749F2" w:rsidP="00BF30D2"/>
    <w:p w14:paraId="533550CE" w14:textId="77777777" w:rsidR="00B749F2" w:rsidRDefault="00B749F2" w:rsidP="00BF30D2"/>
    <w:p w14:paraId="3F69D99C" w14:textId="77777777" w:rsidR="00B749F2" w:rsidRDefault="00B749F2" w:rsidP="00BF30D2"/>
    <w:p w14:paraId="5ACE094A" w14:textId="77777777" w:rsidR="00B749F2" w:rsidRDefault="00B749F2" w:rsidP="00BF30D2"/>
    <w:p w14:paraId="2D4750FF" w14:textId="77777777" w:rsidR="00B749F2" w:rsidRDefault="00B749F2" w:rsidP="00BF30D2"/>
    <w:p w14:paraId="23FB1CCE" w14:textId="77777777" w:rsidR="00B749F2" w:rsidRDefault="00B749F2" w:rsidP="00BF30D2"/>
    <w:p w14:paraId="738CE054" w14:textId="77777777" w:rsidR="00B749F2" w:rsidRDefault="00B749F2" w:rsidP="00BF30D2"/>
    <w:p w14:paraId="7E86DA04" w14:textId="77777777" w:rsidR="00B749F2" w:rsidRDefault="00B749F2" w:rsidP="00BF30D2"/>
    <w:p w14:paraId="1666D40D" w14:textId="77777777" w:rsidR="00B749F2" w:rsidRDefault="00B749F2" w:rsidP="00BF30D2"/>
    <w:p w14:paraId="01E1AF4C" w14:textId="77777777" w:rsidR="00B749F2" w:rsidRDefault="00B749F2" w:rsidP="00BF30D2"/>
    <w:p w14:paraId="4A0EAF68" w14:textId="77777777" w:rsidR="00B749F2" w:rsidRDefault="00B749F2"/>
    <w:p w14:paraId="306BF67C" w14:textId="77777777" w:rsidR="00B749F2" w:rsidRDefault="00B749F2"/>
  </w:endnote>
  <w:endnote w:type="continuationSeparator" w:id="0">
    <w:p w14:paraId="631674B9" w14:textId="77777777" w:rsidR="00B749F2" w:rsidRDefault="00B749F2" w:rsidP="00BF30D2">
      <w:r>
        <w:continuationSeparator/>
      </w:r>
    </w:p>
    <w:p w14:paraId="6F88BC4A" w14:textId="77777777" w:rsidR="00B749F2" w:rsidRDefault="00B749F2" w:rsidP="00BF30D2"/>
    <w:p w14:paraId="6BAC4FFA" w14:textId="77777777" w:rsidR="00B749F2" w:rsidRDefault="00B749F2" w:rsidP="00BF30D2"/>
    <w:p w14:paraId="4C8515A4" w14:textId="77777777" w:rsidR="00B749F2" w:rsidRDefault="00B749F2" w:rsidP="00BF30D2"/>
    <w:p w14:paraId="289C1D1B" w14:textId="77777777" w:rsidR="00B749F2" w:rsidRDefault="00B749F2" w:rsidP="00BF30D2"/>
    <w:p w14:paraId="08155733" w14:textId="77777777" w:rsidR="00B749F2" w:rsidRDefault="00B749F2" w:rsidP="00BF30D2"/>
    <w:p w14:paraId="35BEF075" w14:textId="77777777" w:rsidR="00B749F2" w:rsidRDefault="00B749F2" w:rsidP="00BF30D2"/>
    <w:p w14:paraId="791B836E" w14:textId="77777777" w:rsidR="00B749F2" w:rsidRDefault="00B749F2" w:rsidP="00BF30D2"/>
    <w:p w14:paraId="2F8E0561" w14:textId="77777777" w:rsidR="00B749F2" w:rsidRDefault="00B749F2" w:rsidP="00BF30D2"/>
    <w:p w14:paraId="76711BCC" w14:textId="77777777" w:rsidR="00B749F2" w:rsidRDefault="00B749F2" w:rsidP="00BF30D2"/>
    <w:p w14:paraId="6C445ED6" w14:textId="77777777" w:rsidR="00B749F2" w:rsidRDefault="00B749F2" w:rsidP="00BF30D2"/>
    <w:p w14:paraId="15F73028" w14:textId="77777777" w:rsidR="00B749F2" w:rsidRDefault="00B749F2" w:rsidP="00BF30D2"/>
    <w:p w14:paraId="46FF1E1C" w14:textId="77777777" w:rsidR="00B749F2" w:rsidRDefault="00B749F2" w:rsidP="00BF30D2"/>
    <w:p w14:paraId="4432FF20" w14:textId="77777777" w:rsidR="00B749F2" w:rsidRDefault="00B749F2" w:rsidP="00BF30D2"/>
    <w:p w14:paraId="73723820" w14:textId="77777777" w:rsidR="00B749F2" w:rsidRDefault="00B749F2" w:rsidP="00BF30D2"/>
    <w:p w14:paraId="7FE02B17" w14:textId="77777777" w:rsidR="00B749F2" w:rsidRDefault="00B749F2" w:rsidP="00BF30D2"/>
    <w:p w14:paraId="55E22124" w14:textId="77777777" w:rsidR="00B749F2" w:rsidRDefault="00B749F2"/>
    <w:p w14:paraId="5F1E51CB" w14:textId="77777777" w:rsidR="00B749F2" w:rsidRDefault="00B749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A09980" w14:textId="77777777" w:rsidR="00B749F2" w:rsidRDefault="00B749F2" w:rsidP="0039718D">
      <w:r>
        <w:separator/>
      </w:r>
    </w:p>
  </w:footnote>
  <w:footnote w:type="continuationSeparator" w:id="0">
    <w:p w14:paraId="267DC763" w14:textId="77777777" w:rsidR="00B749F2" w:rsidRDefault="00B749F2" w:rsidP="00BF30D2">
      <w:r>
        <w:continuationSeparator/>
      </w:r>
    </w:p>
    <w:p w14:paraId="4256D890" w14:textId="77777777" w:rsidR="00B749F2" w:rsidRDefault="00B749F2" w:rsidP="00BF30D2"/>
    <w:p w14:paraId="18BEDD9D" w14:textId="77777777" w:rsidR="00B749F2" w:rsidRDefault="00B749F2" w:rsidP="00BF30D2"/>
    <w:p w14:paraId="6D488695" w14:textId="77777777" w:rsidR="00B749F2" w:rsidRDefault="00B749F2" w:rsidP="00BF30D2"/>
    <w:p w14:paraId="125FE4F6" w14:textId="77777777" w:rsidR="00B749F2" w:rsidRDefault="00B749F2" w:rsidP="00BF30D2"/>
    <w:p w14:paraId="03DF7B53" w14:textId="77777777" w:rsidR="00B749F2" w:rsidRDefault="00B749F2" w:rsidP="00BF30D2"/>
    <w:p w14:paraId="2F8ADD58" w14:textId="77777777" w:rsidR="00B749F2" w:rsidRDefault="00B749F2" w:rsidP="00BF30D2"/>
    <w:p w14:paraId="7D5A49AA" w14:textId="77777777" w:rsidR="00B749F2" w:rsidRDefault="00B749F2" w:rsidP="00BF30D2"/>
    <w:p w14:paraId="0BC8F0A7" w14:textId="77777777" w:rsidR="00B749F2" w:rsidRDefault="00B749F2" w:rsidP="00BF30D2"/>
    <w:p w14:paraId="36C4EDBE" w14:textId="77777777" w:rsidR="00B749F2" w:rsidRDefault="00B749F2" w:rsidP="00BF30D2"/>
    <w:p w14:paraId="3BE158E8" w14:textId="77777777" w:rsidR="00B749F2" w:rsidRDefault="00B749F2" w:rsidP="00BF30D2"/>
    <w:p w14:paraId="4F1C8FAD" w14:textId="77777777" w:rsidR="00B749F2" w:rsidRDefault="00B749F2" w:rsidP="00BF30D2"/>
    <w:p w14:paraId="15C0C00F" w14:textId="77777777" w:rsidR="00B749F2" w:rsidRDefault="00B749F2" w:rsidP="00BF30D2"/>
    <w:p w14:paraId="1E94BB9E" w14:textId="77777777" w:rsidR="00B749F2" w:rsidRDefault="00B749F2" w:rsidP="00BF30D2"/>
    <w:p w14:paraId="4AEE70C4" w14:textId="77777777" w:rsidR="00B749F2" w:rsidRDefault="00B749F2" w:rsidP="00BF30D2"/>
    <w:p w14:paraId="3868FD46" w14:textId="77777777" w:rsidR="00B749F2" w:rsidRDefault="00B749F2" w:rsidP="00BF30D2"/>
    <w:p w14:paraId="2EC939C0" w14:textId="77777777" w:rsidR="00B749F2" w:rsidRDefault="00B749F2"/>
    <w:p w14:paraId="78B953FD" w14:textId="77777777" w:rsidR="00B749F2" w:rsidRDefault="00B749F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3077"/>
    <w:rsid w:val="000E5859"/>
    <w:rsid w:val="000E6B02"/>
    <w:rsid w:val="000F1E71"/>
    <w:rsid w:val="000F3363"/>
    <w:rsid w:val="000F3F2B"/>
    <w:rsid w:val="000F4A34"/>
    <w:rsid w:val="00104240"/>
    <w:rsid w:val="00105B68"/>
    <w:rsid w:val="00117679"/>
    <w:rsid w:val="00120F60"/>
    <w:rsid w:val="00125BA5"/>
    <w:rsid w:val="00127861"/>
    <w:rsid w:val="00130BE8"/>
    <w:rsid w:val="00145640"/>
    <w:rsid w:val="00150F14"/>
    <w:rsid w:val="001517D9"/>
    <w:rsid w:val="00157AF8"/>
    <w:rsid w:val="0016050B"/>
    <w:rsid w:val="00161A09"/>
    <w:rsid w:val="0016563B"/>
    <w:rsid w:val="001659D1"/>
    <w:rsid w:val="001717DB"/>
    <w:rsid w:val="00171833"/>
    <w:rsid w:val="0018103F"/>
    <w:rsid w:val="00186084"/>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3F94"/>
    <w:rsid w:val="00246CD2"/>
    <w:rsid w:val="00247640"/>
    <w:rsid w:val="00250F58"/>
    <w:rsid w:val="00253C53"/>
    <w:rsid w:val="00255769"/>
    <w:rsid w:val="00262D03"/>
    <w:rsid w:val="00266510"/>
    <w:rsid w:val="00267AC7"/>
    <w:rsid w:val="00272DF3"/>
    <w:rsid w:val="002771E2"/>
    <w:rsid w:val="0028370C"/>
    <w:rsid w:val="00284A9A"/>
    <w:rsid w:val="00286E22"/>
    <w:rsid w:val="00294E9F"/>
    <w:rsid w:val="00297076"/>
    <w:rsid w:val="002A6124"/>
    <w:rsid w:val="002B6AE5"/>
    <w:rsid w:val="002C030C"/>
    <w:rsid w:val="002C30AB"/>
    <w:rsid w:val="002C3188"/>
    <w:rsid w:val="002E041E"/>
    <w:rsid w:val="002E735F"/>
    <w:rsid w:val="002F3C1E"/>
    <w:rsid w:val="00302815"/>
    <w:rsid w:val="00302C79"/>
    <w:rsid w:val="00307B26"/>
    <w:rsid w:val="0033026F"/>
    <w:rsid w:val="0033427E"/>
    <w:rsid w:val="00335F03"/>
    <w:rsid w:val="00343356"/>
    <w:rsid w:val="00352758"/>
    <w:rsid w:val="00356202"/>
    <w:rsid w:val="00357A3F"/>
    <w:rsid w:val="00361392"/>
    <w:rsid w:val="00365FA8"/>
    <w:rsid w:val="003845C7"/>
    <w:rsid w:val="003907BA"/>
    <w:rsid w:val="0039137E"/>
    <w:rsid w:val="0039718D"/>
    <w:rsid w:val="003A177C"/>
    <w:rsid w:val="003B4CB2"/>
    <w:rsid w:val="003B51DE"/>
    <w:rsid w:val="003B63BC"/>
    <w:rsid w:val="003C3A26"/>
    <w:rsid w:val="003F377F"/>
    <w:rsid w:val="003F3B22"/>
    <w:rsid w:val="0040230E"/>
    <w:rsid w:val="00403CF8"/>
    <w:rsid w:val="00403D97"/>
    <w:rsid w:val="0040581D"/>
    <w:rsid w:val="004150F1"/>
    <w:rsid w:val="00417830"/>
    <w:rsid w:val="004229D2"/>
    <w:rsid w:val="00427348"/>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4F7E70"/>
    <w:rsid w:val="00517AD8"/>
    <w:rsid w:val="005349AE"/>
    <w:rsid w:val="00543861"/>
    <w:rsid w:val="0054414A"/>
    <w:rsid w:val="005451C4"/>
    <w:rsid w:val="00546071"/>
    <w:rsid w:val="00553165"/>
    <w:rsid w:val="00573580"/>
    <w:rsid w:val="00577C81"/>
    <w:rsid w:val="00580EC0"/>
    <w:rsid w:val="00582B5C"/>
    <w:rsid w:val="005956EE"/>
    <w:rsid w:val="00596437"/>
    <w:rsid w:val="005A7839"/>
    <w:rsid w:val="005B0A0A"/>
    <w:rsid w:val="005D67E6"/>
    <w:rsid w:val="005D76F6"/>
    <w:rsid w:val="005E201F"/>
    <w:rsid w:val="005E2F01"/>
    <w:rsid w:val="00604EB9"/>
    <w:rsid w:val="006052D0"/>
    <w:rsid w:val="00606E70"/>
    <w:rsid w:val="0062198D"/>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3F71"/>
    <w:rsid w:val="00724800"/>
    <w:rsid w:val="007374A5"/>
    <w:rsid w:val="007454FE"/>
    <w:rsid w:val="00745697"/>
    <w:rsid w:val="007467AB"/>
    <w:rsid w:val="007522AC"/>
    <w:rsid w:val="0075471F"/>
    <w:rsid w:val="00764ABE"/>
    <w:rsid w:val="00766FBB"/>
    <w:rsid w:val="00770A5F"/>
    <w:rsid w:val="0077324E"/>
    <w:rsid w:val="0077738A"/>
    <w:rsid w:val="007901B6"/>
    <w:rsid w:val="00791A76"/>
    <w:rsid w:val="007B2125"/>
    <w:rsid w:val="007B3ECC"/>
    <w:rsid w:val="007B42A9"/>
    <w:rsid w:val="007B75F7"/>
    <w:rsid w:val="007D2891"/>
    <w:rsid w:val="007D5CC3"/>
    <w:rsid w:val="007D60CB"/>
    <w:rsid w:val="007E0393"/>
    <w:rsid w:val="007E2AA8"/>
    <w:rsid w:val="007E2D77"/>
    <w:rsid w:val="007F00BA"/>
    <w:rsid w:val="007F42D3"/>
    <w:rsid w:val="007F66FF"/>
    <w:rsid w:val="00804C5B"/>
    <w:rsid w:val="00805A1A"/>
    <w:rsid w:val="0081196A"/>
    <w:rsid w:val="00813A03"/>
    <w:rsid w:val="00826DC8"/>
    <w:rsid w:val="008277D9"/>
    <w:rsid w:val="00835D9D"/>
    <w:rsid w:val="0083758C"/>
    <w:rsid w:val="0084337D"/>
    <w:rsid w:val="008512F9"/>
    <w:rsid w:val="0085627B"/>
    <w:rsid w:val="008621D5"/>
    <w:rsid w:val="008737D8"/>
    <w:rsid w:val="00875349"/>
    <w:rsid w:val="00876F3D"/>
    <w:rsid w:val="00880161"/>
    <w:rsid w:val="008860FF"/>
    <w:rsid w:val="00896079"/>
    <w:rsid w:val="008960B8"/>
    <w:rsid w:val="008A2AF3"/>
    <w:rsid w:val="008A4CC4"/>
    <w:rsid w:val="008C19D4"/>
    <w:rsid w:val="008C574C"/>
    <w:rsid w:val="008D1382"/>
    <w:rsid w:val="008D682B"/>
    <w:rsid w:val="008E1C1C"/>
    <w:rsid w:val="008E36D4"/>
    <w:rsid w:val="008E4BA5"/>
    <w:rsid w:val="008F2AE9"/>
    <w:rsid w:val="00900B80"/>
    <w:rsid w:val="00910C9E"/>
    <w:rsid w:val="009124E7"/>
    <w:rsid w:val="0091343D"/>
    <w:rsid w:val="00915537"/>
    <w:rsid w:val="009206C6"/>
    <w:rsid w:val="00920A8D"/>
    <w:rsid w:val="009214E5"/>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D4C09"/>
    <w:rsid w:val="009D59C3"/>
    <w:rsid w:val="009E4336"/>
    <w:rsid w:val="009F4A31"/>
    <w:rsid w:val="009F6978"/>
    <w:rsid w:val="009F6A37"/>
    <w:rsid w:val="009F77DC"/>
    <w:rsid w:val="00A111DE"/>
    <w:rsid w:val="00A12AD8"/>
    <w:rsid w:val="00A13944"/>
    <w:rsid w:val="00A1555E"/>
    <w:rsid w:val="00A24B40"/>
    <w:rsid w:val="00A31072"/>
    <w:rsid w:val="00A328D8"/>
    <w:rsid w:val="00A3415D"/>
    <w:rsid w:val="00A36DE4"/>
    <w:rsid w:val="00A424AD"/>
    <w:rsid w:val="00A434D0"/>
    <w:rsid w:val="00A50B81"/>
    <w:rsid w:val="00A5403F"/>
    <w:rsid w:val="00A575F5"/>
    <w:rsid w:val="00A617C6"/>
    <w:rsid w:val="00A63DC3"/>
    <w:rsid w:val="00A667BE"/>
    <w:rsid w:val="00A70B32"/>
    <w:rsid w:val="00A83D6F"/>
    <w:rsid w:val="00A85103"/>
    <w:rsid w:val="00A94EBD"/>
    <w:rsid w:val="00A976A5"/>
    <w:rsid w:val="00AA3DBB"/>
    <w:rsid w:val="00AB6A2A"/>
    <w:rsid w:val="00AC009A"/>
    <w:rsid w:val="00AC1D7D"/>
    <w:rsid w:val="00AC5D2E"/>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921"/>
    <w:rsid w:val="00B35EFA"/>
    <w:rsid w:val="00B470A8"/>
    <w:rsid w:val="00B50035"/>
    <w:rsid w:val="00B51BB0"/>
    <w:rsid w:val="00B529CF"/>
    <w:rsid w:val="00B5421A"/>
    <w:rsid w:val="00B655D3"/>
    <w:rsid w:val="00B70F38"/>
    <w:rsid w:val="00B710E7"/>
    <w:rsid w:val="00B7166E"/>
    <w:rsid w:val="00B749F2"/>
    <w:rsid w:val="00B8270D"/>
    <w:rsid w:val="00B8383E"/>
    <w:rsid w:val="00B9416A"/>
    <w:rsid w:val="00BB2B89"/>
    <w:rsid w:val="00BB4E6B"/>
    <w:rsid w:val="00BB6A6B"/>
    <w:rsid w:val="00BC43F8"/>
    <w:rsid w:val="00BC561F"/>
    <w:rsid w:val="00BC5FED"/>
    <w:rsid w:val="00BC6411"/>
    <w:rsid w:val="00BD0ECD"/>
    <w:rsid w:val="00BD72D8"/>
    <w:rsid w:val="00BE6FA1"/>
    <w:rsid w:val="00BF2696"/>
    <w:rsid w:val="00BF30D2"/>
    <w:rsid w:val="00BF6722"/>
    <w:rsid w:val="00C0701F"/>
    <w:rsid w:val="00C07F58"/>
    <w:rsid w:val="00C21CD4"/>
    <w:rsid w:val="00C377E3"/>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CF03EA"/>
    <w:rsid w:val="00D0321F"/>
    <w:rsid w:val="00D04942"/>
    <w:rsid w:val="00D05D5A"/>
    <w:rsid w:val="00D07ACB"/>
    <w:rsid w:val="00D1196D"/>
    <w:rsid w:val="00D135FD"/>
    <w:rsid w:val="00D1612E"/>
    <w:rsid w:val="00D17147"/>
    <w:rsid w:val="00D21DC1"/>
    <w:rsid w:val="00D31312"/>
    <w:rsid w:val="00D46496"/>
    <w:rsid w:val="00D504D7"/>
    <w:rsid w:val="00D51FDE"/>
    <w:rsid w:val="00D525CA"/>
    <w:rsid w:val="00D5347B"/>
    <w:rsid w:val="00D54058"/>
    <w:rsid w:val="00D541C8"/>
    <w:rsid w:val="00D63692"/>
    <w:rsid w:val="00D671F1"/>
    <w:rsid w:val="00D75CAF"/>
    <w:rsid w:val="00D823ED"/>
    <w:rsid w:val="00DA3AA8"/>
    <w:rsid w:val="00DA4824"/>
    <w:rsid w:val="00DB5701"/>
    <w:rsid w:val="00DC042F"/>
    <w:rsid w:val="00DC1D1F"/>
    <w:rsid w:val="00DD55E0"/>
    <w:rsid w:val="00DE0CEF"/>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62626"/>
    <w:rsid w:val="00E736B3"/>
    <w:rsid w:val="00E76BCB"/>
    <w:rsid w:val="00E76E00"/>
    <w:rsid w:val="00E83151"/>
    <w:rsid w:val="00E83856"/>
    <w:rsid w:val="00E84BFC"/>
    <w:rsid w:val="00E9306B"/>
    <w:rsid w:val="00E96BEA"/>
    <w:rsid w:val="00EA14BD"/>
    <w:rsid w:val="00EA5E68"/>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93095"/>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65</Pages>
  <Words>24643</Words>
  <Characters>133078</Characters>
  <Application>Microsoft Office Word</Application>
  <DocSecurity>0</DocSecurity>
  <Lines>1108</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40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95</cp:revision>
  <cp:lastPrinted>2020-11-09T19:26:00Z</cp:lastPrinted>
  <dcterms:created xsi:type="dcterms:W3CDTF">2018-05-30T22:47:00Z</dcterms:created>
  <dcterms:modified xsi:type="dcterms:W3CDTF">2020-12-10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